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E887D" w14:textId="3895A31C" w:rsidR="008A0884" w:rsidRPr="002A7AAC" w:rsidRDefault="008F786B">
      <w:pPr>
        <w:rPr>
          <w:rFonts w:ascii="Calibri" w:hAnsi="Calibri" w:cs="Calibri"/>
          <w:color w:val="C00000"/>
        </w:rPr>
      </w:pPr>
      <w:proofErr w:type="spellStart"/>
      <w:r w:rsidRPr="002A7AAC">
        <w:rPr>
          <w:rFonts w:ascii="Calibri" w:hAnsi="Calibri" w:cs="Calibri"/>
          <w:color w:val="C00000"/>
        </w:rPr>
        <w:t>ToDo</w:t>
      </w:r>
      <w:proofErr w:type="spellEnd"/>
      <w:r w:rsidRPr="002A7AAC">
        <w:rPr>
          <w:rFonts w:ascii="Calibri" w:hAnsi="Calibri" w:cs="Calibri"/>
          <w:color w:val="C00000"/>
        </w:rPr>
        <w:t xml:space="preserve">: </w:t>
      </w:r>
    </w:p>
    <w:p w14:paraId="7B1FC42A" w14:textId="62A98657"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Highlights and Graphical Abstract</w:t>
      </w:r>
    </w:p>
    <w:p w14:paraId="67AC4CA4" w14:textId="565C894C"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Format in STAR methods style</w:t>
      </w:r>
    </w:p>
    <w:p w14:paraId="640E78B4" w14:textId="77777777" w:rsidR="008F786B" w:rsidRPr="002A7AAC" w:rsidRDefault="008F786B" w:rsidP="008F786B">
      <w:pPr>
        <w:rPr>
          <w:rFonts w:ascii="Calibri" w:hAnsi="Calibri" w:cs="Calibri"/>
        </w:rPr>
      </w:pPr>
    </w:p>
    <w:p w14:paraId="549797AC" w14:textId="5BCFE494"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 and cognitive levels (musicality, musical activity) may play little role in this respect. The findings do contribute to the literature.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exploratory analyses were conducted, which is acceptable as long as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proofErr w:type="spellStart"/>
      <w:r w:rsidRPr="002A7AAC">
        <w:rPr>
          <w:rFonts w:ascii="Calibri" w:hAnsi="Calibri" w:cs="Calibri"/>
          <w:b/>
          <w:bCs/>
        </w:rPr>
        <w:t>instrumentlists</w:t>
      </w:r>
      <w:proofErr w:type="spellEnd"/>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77777777" w:rsidR="008F786B" w:rsidRPr="002A7AAC" w:rsidRDefault="008F786B" w:rsidP="008F786B">
      <w:pPr>
        <w:pStyle w:val="Listenabsatz"/>
        <w:numPr>
          <w:ilvl w:val="0"/>
          <w:numId w:val="2"/>
        </w:numPr>
        <w:rPr>
          <w:rFonts w:ascii="Calibri" w:hAnsi="Calibri" w:cs="Calibri"/>
          <w:b/>
          <w:bCs/>
          <w:color w:val="C00000"/>
        </w:rPr>
      </w:pPr>
      <w:r w:rsidRPr="002A7AAC">
        <w:rPr>
          <w:rFonts w:ascii="Calibri" w:hAnsi="Calibri" w:cs="Calibri"/>
          <w:b/>
          <w:bCs/>
          <w:color w:val="C00000"/>
        </w:rPr>
        <w:t xml:space="preserve">Reviewer #1: Humans operate at different, but highly intertwined levels, perceptual, cognitive, social. There is constant interaction between those. The authors conducted a study to suggest that VER is likely "programmed" to some degree in the </w:t>
      </w:r>
      <w:r w:rsidRPr="002A7AAC">
        <w:rPr>
          <w:rFonts w:ascii="Calibri" w:hAnsi="Calibri" w:cs="Calibri"/>
          <w:b/>
          <w:bCs/>
          <w:color w:val="C00000"/>
        </w:rPr>
        <w:lastRenderedPageBreak/>
        <w:t xml:space="preserve">nervous system. If it could be modified by learning, music is less a candidate than it might seem. This is a fair conclusion from the literature, to which the current study attempts to contribute. Nevertheless, participants respond in full consciousness, thus using their cognitive abilities to allow for inferences about their perceptual skills. So, in other words, there is no direct, albeit converging evidence to sustain the hypothesis of enhanced auditory sensitivity per se to explain individual differences in VER, irrespective of musical training and modality of training (singing vs. playing instruments). Please explain, why musicianship should play a role in such short utterances. I am aware that the "springboard" seems to be initial positive findings, but does that warrant continued investigations? Why should vocalists have an advantage? But the test amounts to show they do not have one. Why it is important to confirm this? Any indication in the literature expect the opposite? In other </w:t>
      </w:r>
      <w:proofErr w:type="gramStart"/>
      <w:r w:rsidRPr="002A7AAC">
        <w:rPr>
          <w:rFonts w:ascii="Calibri" w:hAnsi="Calibri" w:cs="Calibri"/>
          <w:b/>
          <w:bCs/>
          <w:color w:val="C00000"/>
        </w:rPr>
        <w:t>words</w:t>
      </w:r>
      <w:proofErr w:type="gramEnd"/>
      <w:r w:rsidRPr="002A7AAC">
        <w:rPr>
          <w:rFonts w:ascii="Calibri" w:hAnsi="Calibri" w:cs="Calibri"/>
          <w:b/>
          <w:bCs/>
          <w:color w:val="C00000"/>
        </w:rPr>
        <w:t xml:space="preserve"> is this an original hypothesis or an exploration?</w:t>
      </w:r>
    </w:p>
    <w:p w14:paraId="4D4D7E71" w14:textId="2416A0A4"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E167F81" w14:textId="77777777" w:rsidR="008F786B" w:rsidRPr="00727109" w:rsidRDefault="008F786B" w:rsidP="008F786B">
      <w:pPr>
        <w:pStyle w:val="Listenabsatz"/>
        <w:rPr>
          <w:rFonts w:ascii="Calibri" w:hAnsi="Calibri" w:cs="Calibri"/>
          <w:b/>
          <w:bCs/>
        </w:rPr>
      </w:pPr>
    </w:p>
    <w:p w14:paraId="7B3918BE"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Th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more or less strongly by morph type (interaction), which seems to make the picture more complicated. Indeed, the selection of emotions (p.10) appears not intuitive. The rationale to use happiness and pleasure (alongside fear and sadness) as distinct categories should be explained. Is there a circumplex-idea in the background? Could it be confirmed that the four emotions occupy four quadrants? Otherwise, there could be a confound arising from similarity and differences of underlying dimensions of the four emotions. - Please explain.</w:t>
      </w:r>
    </w:p>
    <w:p w14:paraId="650BBFD2" w14:textId="2DBBEEAC" w:rsidR="00A900AD" w:rsidRPr="00333073" w:rsidRDefault="00727109" w:rsidP="00D54A75">
      <w:pPr>
        <w:rPr>
          <w:rFonts w:ascii="Calibri" w:hAnsi="Calibri" w:cs="Calibri"/>
          <w:i/>
        </w:rPr>
      </w:pPr>
      <w:r w:rsidRPr="00727109">
        <w:rPr>
          <w:rFonts w:ascii="Calibri" w:hAnsi="Calibri" w:cs="Calibri"/>
          <w:i/>
          <w:iCs/>
        </w:rPr>
        <w:t>Response:</w:t>
      </w:r>
      <w:r w:rsidRPr="00727109">
        <w:rPr>
          <w:rFonts w:ascii="Calibri" w:hAnsi="Calibri" w:cs="Calibri"/>
        </w:rPr>
        <w:t xml:space="preserve"> </w:t>
      </w:r>
      <w:r w:rsidR="00DC1130" w:rsidRPr="00333073">
        <w:rPr>
          <w:rFonts w:ascii="Calibri" w:hAnsi="Calibri" w:cs="Calibri"/>
        </w:rPr>
        <w:t xml:space="preserve">Yes, indeed, a reduction of stimulus information to timbre information only does have an impact on the recognition of all four emotions (although to different degrees) across all participants. However, participants are able to use timbre information to some degree, since emotion recognition is still above chance in this condition in all emotions (cf. Figure 3). And indeed, emotions are affected to different degrees by this manipulation, as indicated by the Morph Type x Emotion interaction. We have found this interaction consistently across a number of studies, also with partly different stimuli (e.g. Nussbaum 2022, SCAN; Nussbaum 2023, Brain Sciences and Nussbaum 2024, BJOP). In short, we always see a similar pattern: in general, pitch (F0) information plays a more dominant role, relative to timbre. However, in emotions with high intensity (especially happiness), the difference is much larger. In emotions with lesser intensity (like pleasure and sadness) the contribution of timbre and </w:t>
      </w:r>
      <w:r w:rsidR="00A900AD" w:rsidRPr="00333073">
        <w:rPr>
          <w:rFonts w:ascii="Calibri" w:hAnsi="Calibri" w:cs="Calibri"/>
        </w:rPr>
        <w:t xml:space="preserve">F0 information is more balanced. We have not discussed this in full detail here, because it was not the focus of the present study, but you find a detailed discussion here: </w:t>
      </w:r>
      <w:hyperlink r:id="rId5" w:history="1">
        <w:r w:rsidR="00A900AD" w:rsidRPr="00333073">
          <w:rPr>
            <w:rStyle w:val="Hyperlink"/>
            <w:rFonts w:ascii="Calibri" w:hAnsi="Calibri" w:cs="Calibri"/>
            <w:color w:val="auto"/>
          </w:rPr>
          <w:t>https://doi.org/10.1093/scan/nsac033</w:t>
        </w:r>
      </w:hyperlink>
      <w:r w:rsidR="00A900AD" w:rsidRPr="00333073">
        <w:rPr>
          <w:rFonts w:ascii="Calibri" w:hAnsi="Calibri" w:cs="Calibri"/>
        </w:rPr>
        <w:t xml:space="preserve">. To make this transparent to the readers now, we </w:t>
      </w:r>
      <w:r w:rsidR="00A900AD" w:rsidRPr="00333073">
        <w:rPr>
          <w:rFonts w:ascii="Calibri" w:hAnsi="Calibri" w:cs="Calibri"/>
        </w:rPr>
        <w:lastRenderedPageBreak/>
        <w:t xml:space="preserve">added the following: </w:t>
      </w:r>
      <w:r w:rsidR="00333073" w:rsidRPr="00333073">
        <w:rPr>
          <w:rFonts w:ascii="Calibri" w:hAnsi="Calibri" w:cs="Calibri"/>
          <w:i/>
        </w:rPr>
        <w:t>“Note that the effects of our F0 and timbre manipulation on emotion recognition also provided a complete replication of the pattern observed in professional musicians and non-musicians in our previous study (Nussbaum et al., 2024). For an even more detailed reflection on the roles of F0 and timbre for emotion recognition (irrespective of musicality), please also refer to Nussbaum et al. (2022).” (page 28)</w:t>
      </w:r>
    </w:p>
    <w:p w14:paraId="04C7BEF6" w14:textId="1EA03AE0" w:rsidR="00D54A75" w:rsidRPr="00821DFF" w:rsidRDefault="00A900AD" w:rsidP="00821DFF">
      <w:pPr>
        <w:spacing w:after="0" w:line="240" w:lineRule="auto"/>
        <w:rPr>
          <w:rFonts w:ascii="Times New Roman" w:hAnsi="Times New Roman" w:cs="Times New Roman"/>
          <w:iCs/>
        </w:rPr>
      </w:pPr>
      <w:r w:rsidRPr="00A900AD">
        <w:rPr>
          <w:rFonts w:ascii="Calibri" w:hAnsi="Calibri" w:cs="Calibri"/>
          <w:iCs/>
        </w:rPr>
        <w:t>Concerning the choice of emotions</w:t>
      </w:r>
      <w:r>
        <w:rPr>
          <w:rFonts w:ascii="Calibri" w:hAnsi="Calibri" w:cs="Calibri"/>
          <w:iCs/>
        </w:rPr>
        <w:t xml:space="preserve">: Indeed, the rationale behind the choice was to balance positive and negative emotions and their emotional intensity. When using basic emotions only, happiness as the only positive emotion is usually the “oddball”, which can be problematic. Thus, we added a second one, which was pleasure. The stimulus material was validated in a previous rating study to ensure that the four emotions occupy the four quadrants of valence/intensity. </w:t>
      </w:r>
      <w:r w:rsidR="00D54A75">
        <w:rPr>
          <w:rFonts w:ascii="Calibri" w:hAnsi="Calibri" w:cs="Calibri"/>
          <w:iCs/>
        </w:rPr>
        <w:t xml:space="preserve">We added this information in the methods section: </w:t>
      </w:r>
      <w:r w:rsidR="00D54A75" w:rsidRPr="00821DFF">
        <w:rPr>
          <w:rFonts w:ascii="Calibri" w:hAnsi="Calibri" w:cs="Calibri"/>
          <w:iCs/>
        </w:rPr>
        <w:t>“</w:t>
      </w:r>
      <w:r w:rsidR="00821DFF" w:rsidRPr="00821DFF">
        <w:rPr>
          <w:rFonts w:ascii="Times New Roman" w:hAnsi="Times New Roman" w:cs="Times New Roman"/>
          <w:i/>
          <w:iCs/>
        </w:rPr>
        <w:t xml:space="preserve">A prior validation study with 20 raters confirmed that the two positive and two negative emotions had different degrees of emotional intensity (happiness, M=3.40±0.06, vs. pleasure, M=2.88±0.07, t(19)=9.57, p &lt; 0.001, and fear, M=3.01±0.06, vs. sadness, M=2.78±0.07, t(19)=6.58, p &lt; 0.001, on a rating scale from 1 to 4]. </w:t>
      </w:r>
      <w:r w:rsidR="00D54A75" w:rsidRPr="00821DFF">
        <w:rPr>
          <w:rFonts w:ascii="Calibri" w:hAnsi="Calibri" w:cs="Calibri"/>
          <w:iCs/>
        </w:rPr>
        <w:t>”</w:t>
      </w:r>
      <w:r w:rsidR="00821DFF" w:rsidRPr="00821DFF">
        <w:rPr>
          <w:rFonts w:ascii="Calibri" w:hAnsi="Calibri" w:cs="Calibri"/>
          <w:iCs/>
        </w:rPr>
        <w:t xml:space="preserve"> (page 10/</w:t>
      </w:r>
      <w:commentRangeStart w:id="0"/>
      <w:r w:rsidR="00821DFF" w:rsidRPr="00821DFF">
        <w:rPr>
          <w:rFonts w:ascii="Calibri" w:hAnsi="Calibri" w:cs="Calibri"/>
          <w:iCs/>
        </w:rPr>
        <w:t>11</w:t>
      </w:r>
      <w:commentRangeEnd w:id="0"/>
      <w:r w:rsidR="00821DFF">
        <w:rPr>
          <w:rStyle w:val="Kommentarzeichen"/>
        </w:rPr>
        <w:commentReference w:id="0"/>
      </w:r>
      <w:r w:rsidR="00821DFF" w:rsidRPr="00821DFF">
        <w:rPr>
          <w:rFonts w:ascii="Calibri" w:hAnsi="Calibri" w:cs="Calibri"/>
          <w:iCs/>
        </w:rPr>
        <w:t>)</w:t>
      </w:r>
    </w:p>
    <w:p w14:paraId="587726A9" w14:textId="77777777" w:rsidR="008F786B" w:rsidRPr="00727109" w:rsidRDefault="008F786B" w:rsidP="008F786B">
      <w:pPr>
        <w:pStyle w:val="Listenabsatz"/>
        <w:rPr>
          <w:rFonts w:ascii="Calibri" w:hAnsi="Calibri" w:cs="Calibri"/>
          <w:b/>
          <w:bCs/>
        </w:rPr>
      </w:pPr>
    </w:p>
    <w:p w14:paraId="25A6C3AF" w14:textId="688DF5A6"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I wonder whether VER could be "boiled down" to the ability to recognize and differentiate pitch contours vocal utterances, with anything going up indicating arousal, and downward indicating relaxation to guess the correct emotion on the basis of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p w14:paraId="4B1E3655" w14:textId="5C98FB21"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BEF1F48" w14:textId="77777777" w:rsidR="008F786B" w:rsidRPr="00727109" w:rsidRDefault="008F786B" w:rsidP="008F786B">
      <w:pPr>
        <w:pStyle w:val="Listenabsatz"/>
        <w:rPr>
          <w:rFonts w:ascii="Calibri" w:hAnsi="Calibri" w:cs="Calibri"/>
          <w:b/>
          <w:bCs/>
        </w:rPr>
      </w:pPr>
    </w:p>
    <w:p w14:paraId="67F9A6F0"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Reviewer #2: In general, the writing is very clear.  My one main suggestion is to emphasize the big picture more. If individual differences in vocal emotion recognition are caused by an environmental factor (i.e., music training/performing in this instance), one would expect such differences to depend on the quality and quantity of the environmental intervention, yet none was found.</w:t>
      </w:r>
    </w:p>
    <w:p w14:paraId="028CE206" w14:textId="64AFADE7"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712D5" w:rsidRPr="00EF568F">
        <w:rPr>
          <w:rFonts w:ascii="Calibri" w:hAnsi="Calibri" w:cs="Calibri"/>
        </w:rPr>
        <w:t xml:space="preserve">Yes, one of the key main points of our story is that there is no evidence for a causal effect of music training on vocal emotion recognition, and this is why we assumed that there should not be an effect of the environmental intervention (in quality and quantity), which is what we found. We adjusted several part in the manuscript, to make this clearer: </w:t>
      </w:r>
    </w:p>
    <w:p w14:paraId="6F863ABF" w14:textId="77777777" w:rsidR="008F786B" w:rsidRPr="00727109" w:rsidRDefault="008F786B" w:rsidP="008F786B">
      <w:pPr>
        <w:pStyle w:val="Listenabsatz"/>
        <w:rPr>
          <w:rFonts w:ascii="Calibri" w:hAnsi="Calibri" w:cs="Calibri"/>
          <w:b/>
          <w:bCs/>
        </w:rPr>
      </w:pPr>
    </w:p>
    <w:p w14:paraId="3B491296" w14:textId="1253BD04"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 xml:space="preserve">I also thought that the </w:t>
      </w:r>
      <w:proofErr w:type="spellStart"/>
      <w:r w:rsidRPr="002A7AAC">
        <w:rPr>
          <w:rFonts w:ascii="Calibri" w:hAnsi="Calibri" w:cs="Calibri"/>
          <w:b/>
          <w:bCs/>
          <w:color w:val="275317" w:themeColor="accent6" w:themeShade="80"/>
        </w:rPr>
        <w:t>ms</w:t>
      </w:r>
      <w:proofErr w:type="spellEnd"/>
      <w:r w:rsidRPr="002A7AAC">
        <w:rPr>
          <w:rFonts w:ascii="Calibri" w:hAnsi="Calibri" w:cs="Calibri"/>
          <w:b/>
          <w:bCs/>
          <w:color w:val="275317" w:themeColor="accent6" w:themeShade="80"/>
        </w:rPr>
        <w:t xml:space="preserve"> could be streamlined a bit more by not repeating details that were included in the authors' earlier publication (Nussbaum et al., 2024), but rather referring the reader to the previous article. The authors do this to some extent already. I'm wondering if they could do it more without making reading the earlier paper a prerequisite for understanding the present submission.</w:t>
      </w:r>
    </w:p>
    <w:p w14:paraId="2F34C77F" w14:textId="7F78418D" w:rsidR="00EF568F" w:rsidRPr="002818A4" w:rsidRDefault="00727109" w:rsidP="00727109">
      <w:pPr>
        <w:ind w:left="360"/>
        <w:rPr>
          <w:rFonts w:ascii="Calibri" w:hAnsi="Calibri" w:cs="Calibri"/>
        </w:rPr>
      </w:pPr>
      <w:r w:rsidRPr="00727109">
        <w:rPr>
          <w:rFonts w:ascii="Calibri" w:hAnsi="Calibri" w:cs="Calibri"/>
          <w:i/>
          <w:iCs/>
        </w:rPr>
        <w:lastRenderedPageBreak/>
        <w:t>Response:</w:t>
      </w:r>
      <w:r w:rsidRPr="00727109">
        <w:rPr>
          <w:rFonts w:ascii="Calibri" w:hAnsi="Calibri" w:cs="Calibri"/>
        </w:rPr>
        <w:t xml:space="preserve"> </w:t>
      </w:r>
      <w:r w:rsidR="00EF568F" w:rsidRPr="002818A4">
        <w:rPr>
          <w:rFonts w:ascii="Calibri" w:hAnsi="Calibri" w:cs="Calibri"/>
        </w:rPr>
        <w:t xml:space="preserve">We went through the methods section again and checked whether we can reduce redundancy by referring to the previous publication. However, in our view, it’s very important that reading the earlier paper is not the prerequisite for understanding the current one and we feel that a certain level of detail is crucial for that, especially </w:t>
      </w:r>
      <w:r w:rsidR="002818A4" w:rsidRPr="002818A4">
        <w:rPr>
          <w:rFonts w:ascii="Calibri" w:hAnsi="Calibri" w:cs="Calibri"/>
        </w:rPr>
        <w:t>regarding</w:t>
      </w:r>
      <w:r w:rsidR="00EF568F" w:rsidRPr="002818A4">
        <w:rPr>
          <w:rFonts w:ascii="Calibri" w:hAnsi="Calibri" w:cs="Calibri"/>
        </w:rPr>
        <w:t xml:space="preserve"> the acoustic manipulations, although they take up a lot of “space”. If the editor or the reviewers have specific ideas for aspects we could leave out</w:t>
      </w:r>
      <w:r w:rsidR="002818A4" w:rsidRPr="002818A4">
        <w:rPr>
          <w:rFonts w:ascii="Calibri" w:hAnsi="Calibri" w:cs="Calibri"/>
        </w:rPr>
        <w:t xml:space="preserve"> without compromising comprehensibility</w:t>
      </w:r>
      <w:r w:rsidR="00EF568F" w:rsidRPr="002818A4">
        <w:rPr>
          <w:rFonts w:ascii="Calibri" w:hAnsi="Calibri" w:cs="Calibri"/>
        </w:rPr>
        <w:t xml:space="preserve">, we are very open to it. So far, we have only shortened a few details: </w:t>
      </w:r>
    </w:p>
    <w:p w14:paraId="4568B8B2" w14:textId="603338A4"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fter substantial preprocessing (e.g. manual mapping of time- and frequency anchors in each stimulus),</w:t>
      </w:r>
      <w:r w:rsidRPr="002818A4">
        <w:rPr>
          <w:rFonts w:ascii="Calibri" w:hAnsi="Calibri" w:cs="Calibri"/>
          <w:i/>
          <w:iCs/>
        </w:rPr>
        <w:t>”</w:t>
      </w:r>
      <w:r w:rsidR="002818A4" w:rsidRPr="002818A4">
        <w:rPr>
          <w:rFonts w:ascii="Calibri" w:hAnsi="Calibri" w:cs="Calibri"/>
        </w:rPr>
        <w:t xml:space="preserve"> (page 11)</w:t>
      </w:r>
    </w:p>
    <w:p w14:paraId="24EC3A82" w14:textId="486505DE"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 xml:space="preserve">As browser, we recommended </w:t>
      </w:r>
      <w:proofErr w:type="gramStart"/>
      <w:r w:rsidR="002818A4" w:rsidRPr="002818A4">
        <w:rPr>
          <w:rFonts w:ascii="Times New Roman" w:hAnsi="Times New Roman" w:cs="Times New Roman"/>
          <w:i/>
          <w:iCs/>
          <w:strike/>
        </w:rPr>
        <w:t>Google Chrome, and</w:t>
      </w:r>
      <w:proofErr w:type="gramEnd"/>
      <w:r w:rsidR="002818A4" w:rsidRPr="002818A4">
        <w:rPr>
          <w:rFonts w:ascii="Times New Roman" w:hAnsi="Times New Roman" w:cs="Times New Roman"/>
          <w:i/>
          <w:iCs/>
          <w:strike/>
        </w:rPr>
        <w:t xml:space="preserve"> excluded Safari for technical reasons.</w:t>
      </w:r>
      <w:r w:rsidRPr="002818A4">
        <w:rPr>
          <w:rFonts w:ascii="Calibri" w:hAnsi="Calibri" w:cs="Calibri"/>
          <w:i/>
          <w:iCs/>
        </w:rPr>
        <w:t>”</w:t>
      </w:r>
      <w:r w:rsidR="002818A4" w:rsidRPr="002818A4">
        <w:rPr>
          <w:rFonts w:ascii="Calibri" w:hAnsi="Calibri" w:cs="Calibri"/>
        </w:rPr>
        <w:t xml:space="preserve"> (page 12)</w:t>
      </w:r>
    </w:p>
    <w:p w14:paraId="7D5ADFAD" w14:textId="77777777" w:rsidR="008F786B" w:rsidRPr="00727109" w:rsidRDefault="008F786B" w:rsidP="008F786B">
      <w:pPr>
        <w:pStyle w:val="Listenabsatz"/>
        <w:rPr>
          <w:rFonts w:ascii="Calibri" w:hAnsi="Calibri" w:cs="Calibri"/>
          <w:b/>
          <w:bCs/>
        </w:rPr>
      </w:pPr>
    </w:p>
    <w:p w14:paraId="0D6568C8" w14:textId="77777777"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Reviewer #3: Major issues: Q1. Transparency and preregistration</w:t>
      </w:r>
      <w:r w:rsidRPr="002A7AAC">
        <w:rPr>
          <w:rFonts w:ascii="Calibri" w:hAnsi="Calibri" w:cs="Calibri"/>
          <w:b/>
          <w:bCs/>
          <w:color w:val="275317" w:themeColor="accent6" w:themeShade="80"/>
        </w:rPr>
        <w:br/>
        <w:t xml:space="preserve">The study claims to follow open science principles through preregistration. However, the preregistration was </w:t>
      </w:r>
      <w:proofErr w:type="spellStart"/>
      <w:r w:rsidRPr="002A7AAC">
        <w:rPr>
          <w:rFonts w:ascii="Calibri" w:hAnsi="Calibri" w:cs="Calibri"/>
          <w:b/>
          <w:bCs/>
          <w:color w:val="275317" w:themeColor="accent6" w:themeShade="80"/>
        </w:rPr>
        <w:t>submitten</w:t>
      </w:r>
      <w:proofErr w:type="spellEnd"/>
      <w:r w:rsidRPr="002A7AAC">
        <w:rPr>
          <w:rFonts w:ascii="Calibri" w:hAnsi="Calibri" w:cs="Calibri"/>
          <w:b/>
          <w:bCs/>
          <w:color w:val="275317" w:themeColor="accent6" w:themeShade="80"/>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2A7AAC">
        <w:rPr>
          <w:rFonts w:ascii="Calibri" w:hAnsi="Calibri" w:cs="Calibri"/>
          <w:b/>
          <w:bCs/>
          <w:color w:val="275317" w:themeColor="accent6" w:themeShade="80"/>
        </w:rPr>
        <w:br/>
        <w:t>This is my major concern and I would like the authors to elaborate on this, in the manuscript primarily, but of course also in their response.</w:t>
      </w:r>
    </w:p>
    <w:p w14:paraId="7F955A0D" w14:textId="11A734B9"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6717FD3" w14:textId="77777777" w:rsidR="008F786B" w:rsidRPr="00727109" w:rsidRDefault="008F786B" w:rsidP="008F786B">
      <w:pPr>
        <w:pStyle w:val="Listenabsatz"/>
        <w:rPr>
          <w:rFonts w:ascii="Calibri" w:hAnsi="Calibri" w:cs="Calibri"/>
          <w:b/>
          <w:bCs/>
        </w:rPr>
      </w:pPr>
    </w:p>
    <w:p w14:paraId="6FB3D071" w14:textId="77777777"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Q2. Coding of PROMS Responses</w:t>
      </w:r>
      <w:r w:rsidRPr="002A7AAC">
        <w:rPr>
          <w:rFonts w:ascii="Calibri" w:hAnsi="Calibri" w:cs="Calibri"/>
          <w:b/>
          <w:bCs/>
          <w:color w:val="275317" w:themeColor="accent6" w:themeShade="80"/>
        </w:rPr>
        <w:br/>
        <w:t xml:space="preserve">The manuscript states: </w:t>
      </w:r>
      <w:r w:rsidRPr="002A7AAC">
        <w:rPr>
          <w:rFonts w:ascii="Calibri" w:hAnsi="Calibri" w:cs="Calibri"/>
          <w:b/>
          <w:bCs/>
          <w:color w:val="275317" w:themeColor="accent6" w:themeShade="80"/>
        </w:rPr>
        <w:br/>
        <w:t>"In alignment with the approach by Nussbaum et al. (2024), we recoded responses in the PROMS from 0 to 1 in 0.25 steps starting with the “definitely” correct option down two the “definitely” incorrect option (thus, “don’t know” was always coded with 0.5) and subtracted 0.5 from the final measure"</w:t>
      </w:r>
      <w:r w:rsidRPr="002A7AAC">
        <w:rPr>
          <w:rFonts w:ascii="Calibri" w:hAnsi="Calibri" w:cs="Calibri"/>
          <w:b/>
          <w:bCs/>
          <w:color w:val="275317" w:themeColor="accent6" w:themeShade="80"/>
        </w:rPr>
        <w:br/>
        <w:t>Should "down two" be "down to"? Is "definitely correct" coded as 0 or as 1? Why is 0.5 added and then subtracted for the “don't know option”. Please explain more clearly.</w:t>
      </w:r>
    </w:p>
    <w:p w14:paraId="137E7042" w14:textId="7B5C808C"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60508193" w14:textId="77777777" w:rsidR="008F786B" w:rsidRPr="00727109" w:rsidRDefault="008F786B" w:rsidP="008F786B">
      <w:pPr>
        <w:pStyle w:val="Listenabsatz"/>
        <w:rPr>
          <w:rFonts w:ascii="Calibri" w:hAnsi="Calibri" w:cs="Calibri"/>
          <w:b/>
          <w:bCs/>
        </w:rPr>
      </w:pPr>
    </w:p>
    <w:p w14:paraId="5DE4B7A8"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lastRenderedPageBreak/>
        <w:t>Q3. Justification of Priors</w:t>
      </w:r>
      <w:r w:rsidRPr="002A7AAC">
        <w:rPr>
          <w:rFonts w:ascii="Calibri" w:hAnsi="Calibri" w:cs="Calibri"/>
          <w:b/>
          <w:bCs/>
          <w:color w:val="E97132" w:themeColor="accent2"/>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w:t>
      </w:r>
      <w:proofErr w:type="gramStart"/>
      <w:r w:rsidRPr="002A7AAC">
        <w:rPr>
          <w:rFonts w:ascii="Calibri" w:hAnsi="Calibri" w:cs="Calibri"/>
          <w:b/>
          <w:bCs/>
          <w:color w:val="E97132" w:themeColor="accent2"/>
        </w:rPr>
        <w:t>priors</w:t>
      </w:r>
      <w:proofErr w:type="gramEnd"/>
      <w:r w:rsidRPr="002A7AAC">
        <w:rPr>
          <w:rFonts w:ascii="Calibri" w:hAnsi="Calibri" w:cs="Calibri"/>
          <w:b/>
          <w:bCs/>
          <w:color w:val="E97132" w:themeColor="accent2"/>
        </w:rPr>
        <w:t xml:space="preserve"> </w:t>
      </w:r>
      <w:proofErr w:type="gramStart"/>
      <w:r w:rsidRPr="002A7AAC">
        <w:rPr>
          <w:rFonts w:ascii="Calibri" w:hAnsi="Calibri" w:cs="Calibri"/>
          <w:b/>
          <w:bCs/>
          <w:color w:val="E97132" w:themeColor="accent2"/>
        </w:rPr>
        <w:t>aligns</w:t>
      </w:r>
      <w:proofErr w:type="gramEnd"/>
      <w:r w:rsidRPr="002A7AAC">
        <w:rPr>
          <w:rFonts w:ascii="Calibri" w:hAnsi="Calibri" w:cs="Calibri"/>
          <w:b/>
          <w:bCs/>
          <w:color w:val="E97132" w:themeColor="accent2"/>
        </w:rPr>
        <w:t xml:space="preserve"> with the expected effect size or the theoretical framework of the study (which anticipates a medium effect, as mentioned in the power analysis). Please provide a rationale for the chosen priors.</w:t>
      </w:r>
    </w:p>
    <w:p w14:paraId="28C9BAFA" w14:textId="363246A7"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2A66931B" w14:textId="77777777" w:rsidR="008F786B" w:rsidRPr="00727109" w:rsidRDefault="008F786B" w:rsidP="008F786B">
      <w:pPr>
        <w:pStyle w:val="Listenabsatz"/>
        <w:rPr>
          <w:rFonts w:ascii="Calibri" w:hAnsi="Calibri" w:cs="Calibri"/>
          <w:b/>
          <w:bCs/>
        </w:rPr>
      </w:pPr>
    </w:p>
    <w:p w14:paraId="71B1E70C"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4. Sensitivity Analysis</w:t>
      </w:r>
      <w:r w:rsidRPr="002A7AAC">
        <w:rPr>
          <w:rFonts w:ascii="Calibri" w:hAnsi="Calibri" w:cs="Calibri"/>
          <w:b/>
          <w:bCs/>
          <w:color w:val="E97132" w:themeColor="accent2"/>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25329FAD"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0F9A67A" w14:textId="77777777" w:rsidR="008F786B" w:rsidRPr="00727109" w:rsidRDefault="008F786B" w:rsidP="008F786B">
      <w:pPr>
        <w:pStyle w:val="Listenabsatz"/>
        <w:rPr>
          <w:rFonts w:ascii="Calibri" w:hAnsi="Calibri" w:cs="Calibri"/>
          <w:b/>
          <w:bCs/>
        </w:rPr>
      </w:pPr>
    </w:p>
    <w:p w14:paraId="3042684B" w14:textId="77777777" w:rsidR="00727109" w:rsidRPr="002A7AAC" w:rsidRDefault="008F786B" w:rsidP="00727109">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5. Rationale for Emotional Categories</w:t>
      </w:r>
      <w:r w:rsidRPr="002A7AAC">
        <w:rPr>
          <w:rFonts w:ascii="Calibri" w:hAnsi="Calibri" w:cs="Calibri"/>
          <w:b/>
          <w:bCs/>
          <w:color w:val="E97132" w:themeColor="accent2"/>
        </w:rPr>
        <w:br/>
        <w:t>Th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these distinctions considered in the design? Could comparisons between short-term and long-term, or comparisons between positive and negative grounded emotions offer additional insights? And if so, as an exploratory analysis.</w:t>
      </w:r>
    </w:p>
    <w:p w14:paraId="6BD1D87E" w14:textId="6B34794A"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D7BF16B" w14:textId="77777777" w:rsidR="008F786B" w:rsidRPr="00727109" w:rsidRDefault="008F786B" w:rsidP="008F786B">
      <w:pPr>
        <w:pStyle w:val="Listenabsatz"/>
        <w:rPr>
          <w:rFonts w:ascii="Calibri" w:hAnsi="Calibri" w:cs="Calibri"/>
          <w:b/>
          <w:bCs/>
        </w:rPr>
      </w:pPr>
    </w:p>
    <w:p w14:paraId="01882A9E"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Q6. Inclusion of Big5 Personality Traits</w:t>
      </w:r>
      <w:r w:rsidRPr="002A7AAC">
        <w:rPr>
          <w:rFonts w:ascii="Calibri" w:hAnsi="Calibri" w:cs="Calibri"/>
          <w:b/>
          <w:bCs/>
          <w:color w:val="196B24" w:themeColor="accent3"/>
        </w:rPr>
        <w:br/>
        <w:t>In table 4, the BIG5 personality traits are reported, although they are not linked to any of the preregistered hypotheses. Was analysis conducted for exploratory purposes? If so, please clarify and consider presenting these results in a separate exploratory section to avoid confusion.</w:t>
      </w:r>
    </w:p>
    <w:p w14:paraId="35808839" w14:textId="20D4A3A3"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FD78E7E" w14:textId="77777777" w:rsidR="008F786B" w:rsidRPr="00727109" w:rsidRDefault="008F786B" w:rsidP="008F786B">
      <w:pPr>
        <w:pStyle w:val="Listenabsatz"/>
        <w:rPr>
          <w:rFonts w:ascii="Calibri" w:hAnsi="Calibri" w:cs="Calibri"/>
          <w:b/>
          <w:bCs/>
        </w:rPr>
      </w:pPr>
    </w:p>
    <w:p w14:paraId="7314899A"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lastRenderedPageBreak/>
        <w:t>Q7. Terminology in Hypotheses H5-H7</w:t>
      </w:r>
      <w:r w:rsidRPr="002A7AAC">
        <w:rPr>
          <w:rFonts w:ascii="Calibri" w:hAnsi="Calibri" w:cs="Calibri"/>
          <w:b/>
          <w:bCs/>
          <w:color w:val="196B24" w:themeColor="accent3"/>
        </w:rPr>
        <w:br/>
        <w:t>Some terminology used in hypotheses H5-H7 is not introduced in the methods section. See “General-ME”, “Perception Subscale”, and “</w:t>
      </w:r>
      <w:proofErr w:type="spellStart"/>
      <w:r w:rsidRPr="002A7AAC">
        <w:rPr>
          <w:rFonts w:ascii="Calibri" w:hAnsi="Calibri" w:cs="Calibri"/>
          <w:b/>
          <w:bCs/>
          <w:color w:val="196B24" w:themeColor="accent3"/>
        </w:rPr>
        <w:t>selfrated</w:t>
      </w:r>
      <w:proofErr w:type="spellEnd"/>
      <w:r w:rsidRPr="002A7AAC">
        <w:rPr>
          <w:rFonts w:ascii="Calibri" w:hAnsi="Calibri" w:cs="Calibri"/>
          <w:b/>
          <w:bCs/>
          <w:color w:val="196B24" w:themeColor="accent3"/>
        </w:rPr>
        <w:t xml:space="preserve"> singing abilities”. For many readers, these terms only become clear when reviewing the results, particularly Table 4. Please define these terms earlier in the manuscript.</w:t>
      </w:r>
    </w:p>
    <w:p w14:paraId="5D6F3349" w14:textId="1E07A268"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5EFDA1E" w14:textId="77777777" w:rsidR="008F786B" w:rsidRPr="00727109" w:rsidRDefault="008F786B" w:rsidP="008F786B">
      <w:pPr>
        <w:pStyle w:val="Listenabsatz"/>
        <w:rPr>
          <w:rFonts w:ascii="Calibri" w:hAnsi="Calibri" w:cs="Calibri"/>
          <w:b/>
          <w:bCs/>
        </w:rPr>
      </w:pPr>
    </w:p>
    <w:p w14:paraId="174AC801" w14:textId="7850B504" w:rsidR="002665AD" w:rsidRDefault="008F786B" w:rsidP="002665AD">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 xml:space="preserve">Q8. Hypothesis H9 </w:t>
      </w:r>
      <w:r w:rsidRPr="002A7AAC">
        <w:rPr>
          <w:rFonts w:ascii="Calibri" w:hAnsi="Calibri" w:cs="Calibri"/>
          <w:b/>
          <w:bCs/>
          <w:color w:val="E97132" w:themeColor="accent2"/>
        </w:rPr>
        <w:br/>
        <w:t xml:space="preserve">I did not understand the rationale for </w:t>
      </w:r>
      <w:proofErr w:type="spellStart"/>
      <w:r w:rsidRPr="002A7AAC">
        <w:rPr>
          <w:rFonts w:ascii="Calibri" w:hAnsi="Calibri" w:cs="Calibri"/>
          <w:b/>
          <w:bCs/>
          <w:color w:val="E97132" w:themeColor="accent2"/>
        </w:rPr>
        <w:t>hyptothesis</w:t>
      </w:r>
      <w:proofErr w:type="spellEnd"/>
      <w:r w:rsidRPr="002A7AAC">
        <w:rPr>
          <w:rFonts w:ascii="Calibri" w:hAnsi="Calibri" w:cs="Calibri"/>
          <w:b/>
          <w:bCs/>
          <w:color w:val="E97132" w:themeColor="accent2"/>
        </w:rPr>
        <w:t xml:space="preserve"> H9. Please explain.</w:t>
      </w:r>
    </w:p>
    <w:p w14:paraId="07DD9E0C" w14:textId="2C6513F0" w:rsidR="002665AD" w:rsidRPr="002665AD" w:rsidRDefault="002665AD" w:rsidP="002665AD">
      <w:pPr>
        <w:ind w:left="284"/>
        <w:rPr>
          <w:rFonts w:ascii="Calibri" w:hAnsi="Calibri" w:cs="Calibri"/>
          <w:b/>
          <w:bCs/>
        </w:rPr>
      </w:pPr>
      <w:r w:rsidRPr="002665AD">
        <w:rPr>
          <w:rFonts w:ascii="Calibri" w:hAnsi="Calibri" w:cs="Calibri"/>
          <w:i/>
          <w:iCs/>
        </w:rPr>
        <w:t>Response:</w:t>
      </w:r>
      <w:r w:rsidRPr="002665AD">
        <w:rPr>
          <w:rFonts w:ascii="Calibri" w:hAnsi="Calibri" w:cs="Calibri"/>
        </w:rPr>
        <w:t xml:space="preserve"> </w:t>
      </w:r>
      <w:proofErr w:type="spellStart"/>
      <w:r w:rsidRPr="002665AD">
        <w:rPr>
          <w:rFonts w:ascii="Calibri" w:hAnsi="Calibri" w:cs="Calibri"/>
          <w:color w:val="C00000"/>
        </w:rPr>
        <w:t>ToDo</w:t>
      </w:r>
      <w:proofErr w:type="spellEnd"/>
    </w:p>
    <w:p w14:paraId="04A267E8" w14:textId="77777777" w:rsidR="008F786B" w:rsidRPr="00727109" w:rsidRDefault="008F786B" w:rsidP="008F786B">
      <w:pPr>
        <w:pStyle w:val="Listenabsatz"/>
        <w:rPr>
          <w:rFonts w:ascii="Calibri" w:hAnsi="Calibri" w:cs="Calibri"/>
          <w:b/>
          <w:bCs/>
        </w:rPr>
      </w:pPr>
    </w:p>
    <w:p w14:paraId="37675EB9"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9. Definition of Singers (and Instrumentalists)</w:t>
      </w:r>
      <w:r w:rsidRPr="002A7AAC">
        <w:rPr>
          <w:rFonts w:ascii="Calibri" w:hAnsi="Calibri" w:cs="Calibri"/>
          <w:b/>
          <w:bCs/>
          <w:color w:val="E97132" w:themeColor="accent2"/>
        </w:rPr>
        <w:br/>
        <w:t>On page 9, singers are defined as individuals who “must not currently be instrumentalists in an orchestra or a band". Did you control for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4B81E5EF"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3A9B2D4" w14:textId="77777777" w:rsidR="008F786B" w:rsidRPr="00727109" w:rsidRDefault="008F786B" w:rsidP="008F786B">
      <w:pPr>
        <w:pStyle w:val="Listenabsatz"/>
        <w:rPr>
          <w:rFonts w:ascii="Calibri" w:hAnsi="Calibri" w:cs="Calibri"/>
          <w:b/>
          <w:bCs/>
        </w:rPr>
      </w:pPr>
    </w:p>
    <w:p w14:paraId="7BB1C190" w14:textId="77777777" w:rsidR="00727109" w:rsidRPr="002A7AAC" w:rsidRDefault="008F786B" w:rsidP="00727109">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10. Stimulus Validation</w:t>
      </w:r>
      <w:r w:rsidRPr="002A7AAC">
        <w:rPr>
          <w:rFonts w:ascii="Calibri" w:hAnsi="Calibri" w:cs="Calibri"/>
          <w:b/>
          <w:bCs/>
          <w:color w:val="E97132" w:themeColor="accent2"/>
        </w:rPr>
        <w:br/>
        <w:t xml:space="preserve">Were the stimuli validated? Figure 5 in Nussbaum (2024) shows confusion rates for different emotions, but perhaps there were specific stimuli that were consistently misclassified? Are misclassifications a result of poor interpretation or poor stimuli representation? For example, in Figure 3, is the poor performance in Timbre condition a result of poor stimuli quality or poor perception? Please elaborate. </w:t>
      </w:r>
    </w:p>
    <w:p w14:paraId="181C45C7" w14:textId="57B79816"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41C43BE9" w14:textId="77777777" w:rsidR="00727109" w:rsidRPr="00727109" w:rsidRDefault="00727109" w:rsidP="008F786B">
      <w:pPr>
        <w:pStyle w:val="Listenabsatz"/>
        <w:rPr>
          <w:rFonts w:ascii="Calibri" w:hAnsi="Calibri" w:cs="Calibri"/>
          <w:b/>
          <w:bCs/>
        </w:rPr>
      </w:pPr>
    </w:p>
    <w:p w14:paraId="6ABFEE76"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11. Conclusion and causality</w:t>
      </w:r>
      <w:r w:rsidRPr="002A7AAC">
        <w:rPr>
          <w:rFonts w:ascii="Calibri" w:hAnsi="Calibri" w:cs="Calibri"/>
          <w:b/>
          <w:bCs/>
          <w:color w:val="E97132" w:themeColor="accent2"/>
        </w:rPr>
        <w:br/>
        <w:t>The conclusion that “the ability to recognize emotions in voices is not primarily determined by the type or amount of musical activity, but rather by individual differences in auditory sensitivity” is based on correlations in table 3 and table S10. First, are both tables including control for musical education? Or is it only controlled for in table S10. Please explain the differences. Second, “determined by” implies a causal relationship. Since this is not an experimental setup where individuals’ auditory sensitivity is manipulated, the causal claim has to be based upon theoretical assumptions (for example by motivating that no other potential causes occur).</w:t>
      </w:r>
    </w:p>
    <w:p w14:paraId="28A71D63" w14:textId="3A9741A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Reviewer #1: The causal language should be reconsidered, even though it is taken on board from the literature, in part. This is a correlational study.</w:t>
      </w:r>
    </w:p>
    <w:p w14:paraId="225692D7" w14:textId="77777777" w:rsidR="009F0AEA" w:rsidRPr="009F0AE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F0AEA" w:rsidRPr="009F0AEA">
        <w:rPr>
          <w:rFonts w:ascii="Calibri" w:hAnsi="Calibri" w:cs="Calibri"/>
        </w:rPr>
        <w:t xml:space="preserve">Since our study specifically challenges the claim that musical training /activity is causally involved in the link between musicality and vocal emotion perception, any impressions of implied causality by the choice of wording is unintentional. We scanned me manuscript and slightly adjusted the wording in the following parts: </w:t>
      </w:r>
    </w:p>
    <w:p w14:paraId="64B94499" w14:textId="4FF0DC26" w:rsidR="00727109" w:rsidRPr="009F0AEA" w:rsidRDefault="009F0AEA" w:rsidP="009F0AEA">
      <w:pPr>
        <w:pStyle w:val="Listenabsatz"/>
        <w:numPr>
          <w:ilvl w:val="0"/>
          <w:numId w:val="1"/>
        </w:numPr>
        <w:rPr>
          <w:rFonts w:ascii="Calibri" w:hAnsi="Calibri" w:cs="Calibri"/>
          <w:b/>
          <w:bCs/>
        </w:rPr>
      </w:pPr>
      <w:r w:rsidRPr="009F0AEA">
        <w:rPr>
          <w:rFonts w:ascii="Calibri" w:hAnsi="Calibri" w:cs="Calibri"/>
          <w:i/>
          <w:iCs/>
        </w:rPr>
        <w:t>“auditory skills promote vocal emotion recognition” -</w:t>
      </w:r>
      <w:r w:rsidRPr="009F0AEA">
        <w:rPr>
          <w:rFonts w:ascii="Calibri" w:hAnsi="Calibri" w:cs="Calibri"/>
        </w:rPr>
        <w:t>&gt; “</w:t>
      </w:r>
      <w:r w:rsidRPr="00747B6A">
        <w:rPr>
          <w:rFonts w:ascii="Calibri" w:hAnsi="Calibri" w:cs="Calibri"/>
          <w:i/>
        </w:rPr>
        <w:t>auditory skills are linked to vocal emotion recognition</w:t>
      </w:r>
      <w:r w:rsidRPr="009F0AEA">
        <w:rPr>
          <w:rFonts w:ascii="Calibri" w:hAnsi="Calibri" w:cs="Calibri"/>
        </w:rPr>
        <w:t>” (page 4)</w:t>
      </w:r>
    </w:p>
    <w:p w14:paraId="663A782B" w14:textId="43797CAB" w:rsidR="009F0AEA" w:rsidRDefault="00747B6A" w:rsidP="009F0AEA">
      <w:pPr>
        <w:pStyle w:val="Listenabsatz"/>
        <w:numPr>
          <w:ilvl w:val="0"/>
          <w:numId w:val="1"/>
        </w:numPr>
        <w:rPr>
          <w:rFonts w:ascii="Calibri" w:hAnsi="Calibri" w:cs="Calibri"/>
          <w:bCs/>
        </w:rPr>
      </w:pPr>
      <w:r w:rsidRPr="00747B6A">
        <w:rPr>
          <w:rFonts w:ascii="Calibri" w:hAnsi="Calibri" w:cs="Calibri"/>
          <w:bCs/>
        </w:rPr>
        <w:t>“</w:t>
      </w:r>
      <w:r w:rsidRPr="00747B6A">
        <w:rPr>
          <w:rFonts w:ascii="Calibri" w:hAnsi="Calibri" w:cs="Calibri"/>
          <w:bCs/>
          <w:i/>
        </w:rPr>
        <w:t>Overall, the few data that are available do not provide clearcut, let alone causal evidence for a specific benefit in vocal emotion recognition by singing over playing an instrument.</w:t>
      </w:r>
      <w:r w:rsidRPr="00747B6A">
        <w:rPr>
          <w:rFonts w:ascii="Calibri" w:hAnsi="Calibri" w:cs="Calibri"/>
          <w:bCs/>
        </w:rPr>
        <w:t>” (page 6)</w:t>
      </w:r>
    </w:p>
    <w:p w14:paraId="26B07780" w14:textId="20633A7D" w:rsidR="00747B6A" w:rsidRDefault="00747B6A" w:rsidP="009F0AEA">
      <w:pPr>
        <w:pStyle w:val="Listenabsatz"/>
        <w:numPr>
          <w:ilvl w:val="0"/>
          <w:numId w:val="1"/>
        </w:numPr>
        <w:rPr>
          <w:rFonts w:ascii="Calibri" w:hAnsi="Calibri" w:cs="Calibri"/>
          <w:bCs/>
        </w:rPr>
      </w:pPr>
      <w:r>
        <w:rPr>
          <w:rFonts w:ascii="Calibri" w:hAnsi="Calibri" w:cs="Calibri"/>
          <w:bCs/>
        </w:rPr>
        <w:t>“</w:t>
      </w:r>
      <w:r w:rsidRPr="00747B6A">
        <w:rPr>
          <w:rFonts w:ascii="Calibri" w:hAnsi="Calibri" w:cs="Calibri"/>
          <w:bCs/>
          <w:i/>
        </w:rPr>
        <w:t>emotion recognition is not related to formal training, but rather to natural differences in auditory sensitivity</w:t>
      </w:r>
      <w:r>
        <w:rPr>
          <w:rFonts w:ascii="Calibri" w:hAnsi="Calibri" w:cs="Calibri"/>
          <w:bCs/>
        </w:rPr>
        <w:t>” (page 8)</w:t>
      </w:r>
    </w:p>
    <w:p w14:paraId="7C1B0C11" w14:textId="34942133" w:rsidR="00B6212E" w:rsidRDefault="00940640" w:rsidP="009F0AEA">
      <w:pPr>
        <w:pStyle w:val="Listenabsatz"/>
        <w:numPr>
          <w:ilvl w:val="0"/>
          <w:numId w:val="1"/>
        </w:numPr>
        <w:rPr>
          <w:rFonts w:ascii="Calibri" w:hAnsi="Calibri" w:cs="Calibri"/>
          <w:bCs/>
        </w:rPr>
      </w:pPr>
      <w:r w:rsidRPr="00940640">
        <w:rPr>
          <w:rFonts w:ascii="Calibri" w:hAnsi="Calibri" w:cs="Calibri"/>
          <w:bCs/>
          <w:i/>
        </w:rPr>
        <w:t>“these results suggest that the link between musicality and vocal emotion recognition is driven by individual differences in auditory sensitivity” -&gt; we changed “driven by” to “associated with”</w:t>
      </w:r>
      <w:r>
        <w:rPr>
          <w:rFonts w:ascii="Calibri" w:hAnsi="Calibri" w:cs="Calibri"/>
          <w:bCs/>
        </w:rPr>
        <w:t xml:space="preserve"> (page 27)</w:t>
      </w:r>
    </w:p>
    <w:p w14:paraId="31CA602B" w14:textId="58A2E540" w:rsidR="000B1C96" w:rsidRDefault="000B1C96" w:rsidP="009F0AEA">
      <w:pPr>
        <w:pStyle w:val="Listenabsatz"/>
        <w:numPr>
          <w:ilvl w:val="0"/>
          <w:numId w:val="1"/>
        </w:numPr>
        <w:rPr>
          <w:rFonts w:ascii="Calibri" w:hAnsi="Calibri" w:cs="Calibri"/>
          <w:bCs/>
        </w:rPr>
      </w:pPr>
      <w:r>
        <w:rPr>
          <w:rFonts w:ascii="Calibri" w:hAnsi="Calibri" w:cs="Calibri"/>
          <w:bCs/>
        </w:rPr>
        <w:t>“</w:t>
      </w:r>
      <w:r w:rsidRPr="00600861">
        <w:rPr>
          <w:rFonts w:ascii="Calibri" w:hAnsi="Calibri" w:cs="Calibri"/>
          <w:bCs/>
          <w:i/>
        </w:rPr>
        <w:t>This adds a new perspective to the accumulating evidence that the link between musicality and vocal emotion recognition is predominantly driven by individual differences in natural auditory sensitivity.” -&gt; changed “driven by” to “</w:t>
      </w:r>
      <w:r w:rsidR="00600861" w:rsidRPr="00600861">
        <w:rPr>
          <w:rFonts w:ascii="Calibri" w:hAnsi="Calibri" w:cs="Calibri"/>
          <w:bCs/>
          <w:i/>
        </w:rPr>
        <w:t xml:space="preserve">associated </w:t>
      </w:r>
      <w:proofErr w:type="gramStart"/>
      <w:r w:rsidR="00600861" w:rsidRPr="00600861">
        <w:rPr>
          <w:rFonts w:ascii="Calibri" w:hAnsi="Calibri" w:cs="Calibri"/>
          <w:bCs/>
          <w:i/>
        </w:rPr>
        <w:t>with</w:t>
      </w:r>
      <w:r w:rsidR="00600861">
        <w:rPr>
          <w:rFonts w:ascii="Calibri" w:hAnsi="Calibri" w:cs="Calibri"/>
          <w:bCs/>
        </w:rPr>
        <w:t>”(</w:t>
      </w:r>
      <w:proofErr w:type="gramEnd"/>
      <w:r w:rsidR="00600861">
        <w:rPr>
          <w:rFonts w:ascii="Calibri" w:hAnsi="Calibri" w:cs="Calibri"/>
          <w:bCs/>
        </w:rPr>
        <w:t>page 32)</w:t>
      </w:r>
    </w:p>
    <w:p w14:paraId="40A80924" w14:textId="77777777" w:rsidR="008F786B" w:rsidRPr="00727109" w:rsidRDefault="008F786B" w:rsidP="008F786B">
      <w:pPr>
        <w:pStyle w:val="Listenabsatz"/>
        <w:rPr>
          <w:rFonts w:ascii="Calibri" w:hAnsi="Calibri" w:cs="Calibri"/>
          <w:b/>
          <w:bCs/>
        </w:rPr>
      </w:pPr>
    </w:p>
    <w:p w14:paraId="1D491FA8"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The number of hypotheses seems inappropriate to me, at least. As stated above, commenting on a correlation table is sufficient. The hypotheses 3-7 are not at the same level of the surrounding ones. That should be reflected in the writing.</w:t>
      </w:r>
    </w:p>
    <w:p w14:paraId="4C321F14" w14:textId="6B54072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A7AAC" w:rsidRDefault="008F786B" w:rsidP="00727109">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 xml:space="preserve">Reviewer #2: The </w:t>
      </w:r>
      <w:proofErr w:type="spellStart"/>
      <w:r w:rsidRPr="002A7AAC">
        <w:rPr>
          <w:rFonts w:ascii="Calibri" w:hAnsi="Calibri" w:cs="Calibri"/>
          <w:b/>
          <w:bCs/>
          <w:color w:val="196B24" w:themeColor="accent3"/>
        </w:rPr>
        <w:t>ms</w:t>
      </w:r>
      <w:proofErr w:type="spellEnd"/>
      <w:r w:rsidRPr="002A7AAC">
        <w:rPr>
          <w:rFonts w:ascii="Calibri" w:hAnsi="Calibri" w:cs="Calibri"/>
          <w:b/>
          <w:bCs/>
          <w:color w:val="196B24" w:themeColor="accent3"/>
        </w:rPr>
        <w:t xml:space="preserve"> is written in APA style but some of the references diverge from APA (e.g., title case for article titles, abbreviated journal names).</w:t>
      </w:r>
    </w:p>
    <w:p w14:paraId="46BE4320" w14:textId="3B54CAAB"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1"/>
      <w:proofErr w:type="spellStart"/>
      <w:r w:rsidRPr="00727109">
        <w:rPr>
          <w:rFonts w:ascii="Calibri" w:hAnsi="Calibri" w:cs="Calibri"/>
          <w:color w:val="C00000"/>
        </w:rPr>
        <w:t>ToDo</w:t>
      </w:r>
      <w:commentRangeEnd w:id="1"/>
      <w:proofErr w:type="spellEnd"/>
      <w:r w:rsidR="004B5A19">
        <w:rPr>
          <w:rStyle w:val="Kommentarzeichen"/>
        </w:rPr>
        <w:commentReference w:id="1"/>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São Luis Castro should be abbreviated Castro, S. L. in the reference list.</w:t>
      </w:r>
    </w:p>
    <w:p w14:paraId="0F91C3AD" w14:textId="15C494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p. 30 "...future research should incorporate..." Change "incorporate" to "consider"</w:t>
      </w:r>
    </w:p>
    <w:p w14:paraId="3BE25A6B" w14:textId="34FDF0A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lastRenderedPageBreak/>
        <w:t>Why/how were the four subtests from the PROMS chosen? These aren't the same as those that are included in the mini-PROMS.</w:t>
      </w:r>
    </w:p>
    <w:p w14:paraId="06B21E36" w14:textId="30DE4A97"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This is true. We chose these specific subtests because we considered them most informative for our research. Because we are contrasting pitch (F0) and timbre in the voice, we included the subtests that we assumed to capture similar aspects in the musical domain (melody, pitch and timbre) and then added on rhythm task to capture sensitivity to temporal information as well. We included only four subtests to keep overall duration of the study within reasonable limits. We added a small clarification to the manuscript: “[...] comprised of the four subtests „</w:t>
      </w:r>
      <w:proofErr w:type="gramStart"/>
      <w:r w:rsidR="001C1D45" w:rsidRPr="001C1D45">
        <w:rPr>
          <w:rFonts w:ascii="Calibri" w:hAnsi="Calibri" w:cs="Calibri"/>
        </w:rPr>
        <w:t>Melody“</w:t>
      </w:r>
      <w:proofErr w:type="gramEnd"/>
      <w:r w:rsidR="001C1D45" w:rsidRPr="001C1D45">
        <w:rPr>
          <w:rFonts w:ascii="Calibri" w:hAnsi="Calibri" w:cs="Calibri"/>
        </w:rPr>
        <w:t>, „</w:t>
      </w:r>
      <w:proofErr w:type="gramStart"/>
      <w:r w:rsidR="001C1D45" w:rsidRPr="001C1D45">
        <w:rPr>
          <w:rFonts w:ascii="Calibri" w:hAnsi="Calibri" w:cs="Calibri"/>
        </w:rPr>
        <w:t>Pitch“</w:t>
      </w:r>
      <w:proofErr w:type="gramEnd"/>
      <w:r w:rsidR="001C1D45" w:rsidRPr="001C1D45">
        <w:rPr>
          <w:rFonts w:ascii="Calibri" w:hAnsi="Calibri" w:cs="Calibri"/>
        </w:rPr>
        <w:t>, „Timbre”, and „</w:t>
      </w:r>
      <w:proofErr w:type="gramStart"/>
      <w:r w:rsidR="001C1D45" w:rsidRPr="001C1D45">
        <w:rPr>
          <w:rFonts w:ascii="Calibri" w:hAnsi="Calibri" w:cs="Calibri"/>
        </w:rPr>
        <w:t>Rhythm“</w:t>
      </w:r>
      <w:proofErr w:type="gramEnd"/>
      <w:r w:rsidR="001C1D45" w:rsidRPr="001C1D45">
        <w:rPr>
          <w:rFonts w:ascii="Calibri" w:hAnsi="Calibri" w:cs="Calibri"/>
        </w:rPr>
        <w:t>, which we considered most informative for the present research question.”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Baldé et al. (2025) now has volume, issue, and page numbers. It came out in the June issue of JEPHPP.</w:t>
      </w:r>
    </w:p>
    <w:p w14:paraId="7C19C2EC" w14:textId="33EF8EA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We added the missing information. </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EA06B4">
        <w:rPr>
          <w:rFonts w:ascii="Calibri" w:hAnsi="Calibri" w:cs="Calibri"/>
          <w:b/>
          <w:bCs/>
          <w:color w:val="196B24" w:themeColor="accent3"/>
        </w:rPr>
        <w:t>ts</w:t>
      </w:r>
      <w:proofErr w:type="spellEnd"/>
      <w:r w:rsidRPr="00EA06B4">
        <w:rPr>
          <w:rFonts w:ascii="Calibri" w:hAnsi="Calibri" w:cs="Calibri"/>
          <w:b/>
          <w:bCs/>
          <w:color w:val="196B24" w:themeColor="accent3"/>
        </w:rPr>
        <w:t>(77)|</w:t>
      </w:r>
      <w:proofErr w:type="gramEnd"/>
      <w:r w:rsidRPr="00EA06B4">
        <w:rPr>
          <w:rFonts w:ascii="Calibri" w:hAnsi="Calibri" w:cs="Calibri"/>
          <w:b/>
          <w:bCs/>
          <w:color w:val="196B24" w:themeColor="accent3"/>
        </w:rPr>
        <w:t xml:space="preserve"> = 2.57, </w:t>
      </w:r>
      <w:proofErr w:type="spellStart"/>
      <w:r w:rsidRPr="00EA06B4">
        <w:rPr>
          <w:rFonts w:ascii="Calibri" w:hAnsi="Calibri" w:cs="Calibri"/>
          <w:b/>
          <w:bCs/>
          <w:color w:val="196B24" w:themeColor="accent3"/>
        </w:rPr>
        <w:t>ps</w:t>
      </w:r>
      <w:proofErr w:type="spellEnd"/>
      <w:r w:rsidRPr="00EA06B4">
        <w:rPr>
          <w:rFonts w:ascii="Calibri" w:hAnsi="Calibri" w:cs="Calibri"/>
          <w:b/>
          <w:bCs/>
          <w:color w:val="196B24" w:themeColor="accent3"/>
        </w:rPr>
        <w:t xml:space="preserve"> = .012, ds = 0.28 [0.06 0.49], except for Fear vs. Sadness (|</w:t>
      </w:r>
      <w:proofErr w:type="gramStart"/>
      <w:r w:rsidRPr="00EA06B4">
        <w:rPr>
          <w:rFonts w:ascii="Calibri" w:hAnsi="Calibri" w:cs="Calibri"/>
          <w:b/>
          <w:bCs/>
          <w:color w:val="196B24" w:themeColor="accent3"/>
        </w:rPr>
        <w:t>t(87)|</w:t>
      </w:r>
      <w:proofErr w:type="gramEnd"/>
      <w:r w:rsidRPr="00EA06B4">
        <w:rPr>
          <w:rFonts w:ascii="Calibri" w:hAnsi="Calibri" w:cs="Calibri"/>
          <w:b/>
          <w:bCs/>
          <w:color w:val="196B24" w:themeColor="accent3"/>
        </w:rPr>
        <w:t xml:space="preserve"> = 1.13, p = .261)." This begins with comparisons between F0 and Timbre (conditions), but ends with comparisons Fear vs Sadness (emotions). Please clarify and make sure all relevant comparisons are reported.</w:t>
      </w:r>
    </w:p>
    <w:p w14:paraId="6C168AC0" w14:textId="719B18E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In this particular paragraph, we calculated the performance difference between the F0 and the timbre conditions and compared this difference between emotions. We carefully checked the sentence, and we think that this is described here correctly.</w:t>
      </w:r>
      <w:r w:rsidR="00B6212E">
        <w:rPr>
          <w:rFonts w:ascii="Calibri" w:hAnsi="Calibri" w:cs="Calibri"/>
        </w:rPr>
        <w:t xml:space="preserve"> However, we made this more explicit by adding a little specification and changing </w:t>
      </w:r>
      <w:proofErr w:type="spellStart"/>
      <w:r w:rsidR="00B6212E">
        <w:rPr>
          <w:rFonts w:ascii="Calibri" w:hAnsi="Calibri" w:cs="Calibri"/>
        </w:rPr>
        <w:t>eg.</w:t>
      </w:r>
      <w:proofErr w:type="spellEnd"/>
      <w:r w:rsidR="00B6212E">
        <w:rPr>
          <w:rFonts w:ascii="Calibri" w:hAnsi="Calibri" w:cs="Calibri"/>
        </w:rPr>
        <w:t xml:space="preserve"> “</w:t>
      </w:r>
      <w:r w:rsidR="00B6212E" w:rsidRPr="00B6212E">
        <w:rPr>
          <w:rFonts w:ascii="Calibri" w:hAnsi="Calibri" w:cs="Calibri"/>
          <w:i/>
        </w:rPr>
        <w:t>M = 0.34</w:t>
      </w:r>
      <w:r w:rsidR="00B6212E">
        <w:rPr>
          <w:rFonts w:ascii="Calibri" w:hAnsi="Calibri" w:cs="Calibri"/>
        </w:rPr>
        <w:t>” to “</w:t>
      </w:r>
      <w:r w:rsidR="00B6212E" w:rsidRPr="00B6212E">
        <w:rPr>
          <w:rFonts w:ascii="Calibri" w:hAnsi="Calibri" w:cs="Calibri"/>
          <w:i/>
        </w:rPr>
        <w:t>M</w:t>
      </w:r>
      <w:r w:rsidR="00B6212E" w:rsidRPr="00B6212E">
        <w:rPr>
          <w:rFonts w:ascii="Calibri" w:hAnsi="Calibri" w:cs="Calibri"/>
          <w:i/>
          <w:vertAlign w:val="subscript"/>
        </w:rPr>
        <w:t xml:space="preserve">F0-Timbre </w:t>
      </w:r>
      <w:r w:rsidR="00B6212E" w:rsidRPr="00B6212E">
        <w:rPr>
          <w:rFonts w:ascii="Calibri" w:hAnsi="Calibri" w:cs="Calibri"/>
          <w:i/>
        </w:rPr>
        <w:t>= 0.34</w:t>
      </w:r>
      <w:r w:rsidR="00B6212E">
        <w:rPr>
          <w:rFonts w:ascii="Calibri" w:hAnsi="Calibri" w:cs="Calibri"/>
        </w:rPr>
        <w:t>”. (page 18)</w:t>
      </w:r>
    </w:p>
    <w:p w14:paraId="55BBEF47" w14:textId="77777777" w:rsidR="008F786B" w:rsidRPr="00727109" w:rsidRDefault="008F786B" w:rsidP="008F786B">
      <w:pPr>
        <w:pStyle w:val="Listenabsatz"/>
        <w:rPr>
          <w:rFonts w:ascii="Calibri" w:hAnsi="Calibri" w:cs="Calibri"/>
          <w:b/>
          <w:bCs/>
        </w:rPr>
      </w:pPr>
    </w:p>
    <w:p w14:paraId="1A05C109"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1 Epsilon HF: in table 2, explain </w:t>
      </w:r>
      <w:proofErr w:type="gramStart"/>
      <w:r w:rsidRPr="00EA06B4">
        <w:rPr>
          <w:rFonts w:ascii="Calibri" w:hAnsi="Calibri" w:cs="Calibri"/>
          <w:b/>
          <w:bCs/>
          <w:color w:val="196B24" w:themeColor="accent3"/>
        </w:rPr>
        <w:t>epsilon{</w:t>
      </w:r>
      <w:proofErr w:type="gramEnd"/>
      <w:r w:rsidRPr="00EA06B4">
        <w:rPr>
          <w:rFonts w:ascii="Calibri" w:hAnsi="Calibri" w:cs="Calibri"/>
          <w:b/>
          <w:bCs/>
          <w:color w:val="196B24" w:themeColor="accent3"/>
        </w:rPr>
        <w:t>HF}, for example in a footnote. (Huynh-Feldt I assume).</w:t>
      </w:r>
    </w:p>
    <w:p w14:paraId="79C38A9E" w14:textId="0D73C3E3" w:rsidR="00727109" w:rsidRPr="00AA0B3C" w:rsidRDefault="00727109" w:rsidP="007A40EA">
      <w:pPr>
        <w:spacing w:line="240" w:lineRule="auto"/>
        <w:contextualSpacing/>
        <w:rPr>
          <w:rFonts w:ascii="Calibri" w:hAnsi="Calibri" w:cs="Calibri"/>
          <w:bCs/>
          <w:color w:val="C00000"/>
        </w:rPr>
      </w:pPr>
      <w:r w:rsidRPr="00AA0B3C">
        <w:rPr>
          <w:rFonts w:ascii="Calibri" w:hAnsi="Calibri" w:cs="Calibri"/>
          <w:i/>
          <w:iCs/>
        </w:rPr>
        <w:t>Response:</w:t>
      </w:r>
      <w:r w:rsidRPr="00AA0B3C">
        <w:rPr>
          <w:rFonts w:ascii="Calibri" w:hAnsi="Calibri" w:cs="Calibri"/>
        </w:rPr>
        <w:t xml:space="preserve"> </w:t>
      </w:r>
      <w:r w:rsidR="007A40EA" w:rsidRPr="00AA0B3C">
        <w:rPr>
          <w:rFonts w:ascii="Calibri" w:hAnsi="Calibri" w:cs="Calibri"/>
        </w:rPr>
        <w:t xml:space="preserve">We added the following note: “Note. </w:t>
      </w:r>
      <w:proofErr w:type="spellStart"/>
      <w:r w:rsidR="007A40EA" w:rsidRPr="00AA0B3C">
        <w:rPr>
          <w:rFonts w:ascii="Calibri" w:hAnsi="Calibri" w:cs="Calibri"/>
          <w:b/>
        </w:rPr>
        <w:t>ε</w:t>
      </w:r>
      <w:proofErr w:type="gramStart"/>
      <w:r w:rsidR="007A40EA" w:rsidRPr="00AA0B3C">
        <w:rPr>
          <w:rFonts w:ascii="Calibri" w:hAnsi="Calibri" w:cs="Calibri"/>
          <w:b/>
          <w:vertAlign w:val="subscript"/>
        </w:rPr>
        <w:t>HF</w:t>
      </w:r>
      <w:proofErr w:type="spellEnd"/>
      <w:r w:rsidR="007A40EA" w:rsidRPr="00AA0B3C">
        <w:rPr>
          <w:rFonts w:ascii="Calibri" w:hAnsi="Calibri" w:cs="Calibri"/>
          <w:b/>
          <w:sz w:val="16"/>
          <w:szCs w:val="16"/>
          <w:vertAlign w:val="subscript"/>
        </w:rPr>
        <w:t xml:space="preserve">  </w:t>
      </w:r>
      <w:r w:rsidR="007A40EA" w:rsidRPr="00AA0B3C">
        <w:rPr>
          <w:rFonts w:ascii="Calibri" w:hAnsi="Calibri" w:cs="Calibri"/>
          <w:b/>
        </w:rPr>
        <w:t>=</w:t>
      </w:r>
      <w:proofErr w:type="gramEnd"/>
      <w:r w:rsidR="007A40EA" w:rsidRPr="00AA0B3C">
        <w:rPr>
          <w:rFonts w:ascii="Calibri" w:hAnsi="Calibri" w:cs="Calibri"/>
          <w:b/>
        </w:rPr>
        <w:t xml:space="preserve"> </w:t>
      </w:r>
      <w:r w:rsidR="007A40EA" w:rsidRPr="00AA0B3C">
        <w:rPr>
          <w:rFonts w:ascii="Calibri" w:hAnsi="Calibri" w:cs="Calibri"/>
          <w:bCs/>
        </w:rPr>
        <w:t>Huynh–Feldt (HF) epsilon correction factor in case of violation of the sphericity assumption.</w:t>
      </w:r>
      <w:r w:rsidR="007A40EA" w:rsidRPr="00AA0B3C">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2. Missing Legend in Table 3: Table 3 lacks a legend. Please add one to clarify the meaning of the columns and values.</w:t>
      </w:r>
    </w:p>
    <w:p w14:paraId="290FA6F3" w14:textId="00D553C5"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 xml:space="preserve">Good point. We added a table caption “Spearman correlations between the PROMS and vocal emotion recognition performance” and more information in the legend: </w:t>
      </w:r>
      <w:r w:rsidR="007A40EA" w:rsidRPr="007A40EA">
        <w:rPr>
          <w:rFonts w:ascii="Calibri" w:hAnsi="Calibri" w:cs="Calibri"/>
        </w:rPr>
        <w:lastRenderedPageBreak/>
        <w:t>“</w:t>
      </w:r>
      <w:proofErr w:type="spellStart"/>
      <w:r w:rsidR="007A40EA" w:rsidRPr="007A40EA">
        <w:rPr>
          <w:rFonts w:ascii="Calibri" w:hAnsi="Calibri" w:cs="Calibri"/>
        </w:rPr>
        <w:t>VERAvg</w:t>
      </w:r>
      <w:proofErr w:type="spellEnd"/>
      <w:r w:rsidR="007A40EA" w:rsidRPr="007A40EA">
        <w:rPr>
          <w:rFonts w:ascii="Calibri" w:hAnsi="Calibri" w:cs="Calibri"/>
        </w:rPr>
        <w:t xml:space="preserve">: VER performance averaged across all trials, Full-Morphs: VER in the Full Morph condition only, F0-Morphs: VER in the F0 Morph condition only,, Timbre-Morphs: VER in the Timbre Morph condition only, </w:t>
      </w:r>
      <w:proofErr w:type="spellStart"/>
      <w:r w:rsidR="007A40EA" w:rsidRPr="007A40EA">
        <w:rPr>
          <w:rFonts w:ascii="Calibri" w:hAnsi="Calibri" w:cs="Calibri"/>
        </w:rPr>
        <w:t>PROMSAvg</w:t>
      </w:r>
      <w:proofErr w:type="spellEnd"/>
      <w:r w:rsidR="007A40EA" w:rsidRPr="007A40EA">
        <w:rPr>
          <w:rFonts w:ascii="Calibri" w:hAnsi="Calibri" w:cs="Calibri"/>
        </w:rPr>
        <w:t>: music perception performance averaged across all four subtests of the PROMS (Pitch, Melody, Timbre, and Rhythm).” (page 21)</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3. Terminology Consistency: The manuscript uses both “Vocal emotion recognition” and “vocal emotion perception”. Please ensure consistent terminology 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2"/>
      <w:r w:rsidR="00B44972" w:rsidRPr="00B44972">
        <w:rPr>
          <w:rFonts w:ascii="Calibri" w:hAnsi="Calibri" w:cs="Calibri"/>
        </w:rPr>
        <w:t xml:space="preserve">We have changed “vocal emotion perception” to “vocal emotion recognition” throughout. </w:t>
      </w:r>
      <w:commentRangeEnd w:id="2"/>
      <w:r w:rsidR="00B44972">
        <w:rPr>
          <w:rStyle w:val="Kommentarzeichen"/>
        </w:rPr>
        <w:commentReference w:id="2"/>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4. Comparisons between Professionals and Non-Musicians: In Table 4, some variables (Extraversion, Attention to Detail, Social Skills, Rhythm) show differences between professionals and non-musicians. These comparisons are not reported in the table. I suggest either including them where significant or </w:t>
      </w:r>
      <w:proofErr w:type="spellStart"/>
      <w:r w:rsidRPr="00EA06B4">
        <w:rPr>
          <w:rFonts w:ascii="Calibri" w:hAnsi="Calibri" w:cs="Calibri"/>
          <w:b/>
          <w:bCs/>
          <w:color w:val="196B24" w:themeColor="accent3"/>
        </w:rPr>
        <w:t>or</w:t>
      </w:r>
      <w:proofErr w:type="spellEnd"/>
      <w:r w:rsidRPr="00EA06B4">
        <w:rPr>
          <w:rFonts w:ascii="Calibri" w:hAnsi="Calibri" w:cs="Calibri"/>
          <w:b/>
          <w:bCs/>
          <w:color w:val="196B24" w:themeColor="accent3"/>
        </w:rPr>
        <w:t xml:space="preserve"> explicitly stating that such comparisons are reported elsewhere (Nussbaum, 2024?).</w:t>
      </w:r>
    </w:p>
    <w:p w14:paraId="54C2CCB0" w14:textId="6B8A903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Indeed, we did not focus on these comparisons, because they are already reported and discussed in the previous publication. This is mentioned in the manuscript under 4.2 Method: “We focused our analysis on the comparison of amateurs with the other two groups, because the comparison of professional musicians and non-musicians is reported in Nussbaum et al. (2024).” To make this more transparent to the readers, we added a note to Table 4 as well: “</w:t>
      </w:r>
      <w:r w:rsidR="00B44972" w:rsidRPr="00B44972">
        <w:rPr>
          <w:rFonts w:ascii="Times New Roman" w:eastAsia="Calibri" w:hAnsi="Times New Roman" w:cs="Times New Roman"/>
          <w:i/>
          <w:iCs/>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lang w:val="en-GB"/>
          </w:rPr>
          <w:alias w:val="To edit, see citavi.com/edit"/>
          <w:tag w:val="CitaviPlaceholder#965c5e16-40b7-4f07-8dce-0d5bd992005e"/>
          <w:id w:val="-606116367"/>
          <w:placeholder>
            <w:docPart w:val="DF3B27FB4C6F4CFBB57287B44EDDD22C"/>
          </w:placeholder>
        </w:sdtPr>
        <w:sdtContent>
          <w:r w:rsidR="00B44972" w:rsidRPr="00B44972">
            <w:rPr>
              <w:rFonts w:ascii="Times New Roman" w:eastAsia="Calibri" w:hAnsi="Times New Roman" w:cs="Times New Roman"/>
              <w:i/>
              <w:iCs/>
              <w:lang w:val="en-GB"/>
            </w:rPr>
            <w:fldChar w:fldCharType="begin"/>
          </w:r>
          <w:r w:rsidR="00B44972" w:rsidRPr="00B44972">
            <w:rPr>
              <w:rFonts w:ascii="Times New Roman" w:eastAsia="Calibri" w:hAnsi="Times New Roman" w:cs="Times New Roman"/>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zVDE3OjM5OjM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k2NWM1ZTE2LTQwYjctNGYwNy04ZGNlLTBkNWJkOTkyMDA1ZSIsIlRleHQiOiIoTnVzc2JhdW0gZXQgYWwuLCAyMDI0KSIsIldBSVZlcnNpb24iOiI2LjExLjAuMCJ9}</w:instrText>
          </w:r>
          <w:r w:rsidR="00B44972" w:rsidRPr="00B44972">
            <w:rPr>
              <w:rFonts w:ascii="Times New Roman" w:eastAsia="Calibri" w:hAnsi="Times New Roman" w:cs="Times New Roman"/>
              <w:i/>
              <w:iCs/>
              <w:lang w:val="en-GB"/>
            </w:rPr>
            <w:fldChar w:fldCharType="separate"/>
          </w:r>
          <w:r w:rsidR="00B44972" w:rsidRPr="00B44972">
            <w:rPr>
              <w:rFonts w:ascii="Times New Roman" w:eastAsia="Calibri" w:hAnsi="Times New Roman" w:cs="Times New Roman"/>
              <w:i/>
              <w:iCs/>
              <w:lang w:val="en-GB"/>
            </w:rPr>
            <w:t>(Nussbaum et al., 2024)</w:t>
          </w:r>
          <w:r w:rsidR="00B44972" w:rsidRPr="00B44972">
            <w:rPr>
              <w:rFonts w:ascii="Times New Roman" w:eastAsia="Calibri" w:hAnsi="Times New Roman" w:cs="Times New Roman"/>
              <w:i/>
              <w:iCs/>
              <w:lang w:val="en-GB"/>
            </w:rPr>
            <w:fldChar w:fldCharType="end"/>
          </w:r>
        </w:sdtContent>
      </w:sdt>
      <w:r w:rsidR="00B44972" w:rsidRPr="00B44972">
        <w:rPr>
          <w:rFonts w:ascii="Times New Roman" w:eastAsia="Calibri" w:hAnsi="Times New Roman" w:cs="Times New Roman"/>
          <w:i/>
          <w:iCs/>
          <w:lang w:val="en-GB"/>
        </w:rPr>
        <w:t>.</w:t>
      </w:r>
      <w:r w:rsidR="00B44972" w:rsidRPr="00B44972">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Reviewer #1: The authors do not mention in the Abstract, which emotions were considered or whether a model representing dimensions of emotion recognition was used. Therefore, it is not obvious what they mean by emotion recognition upfront.</w:t>
      </w:r>
    </w:p>
    <w:p w14:paraId="34DE7863" w14:textId="7295012A" w:rsidR="008A6F81" w:rsidRPr="008A6F81" w:rsidRDefault="00727109" w:rsidP="008A6F81">
      <w:pPr>
        <w:ind w:left="284"/>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8A6F81" w:rsidRPr="00AA0B3C">
        <w:rPr>
          <w:rFonts w:ascii="Calibri" w:hAnsi="Calibri" w:cs="Calibri"/>
        </w:rPr>
        <w:t xml:space="preserve">We added this information to the abstract now: </w:t>
      </w:r>
      <w:r w:rsidR="008A6F81" w:rsidRPr="00AA0B3C">
        <w:rPr>
          <w:rFonts w:ascii="Calibri" w:hAnsi="Calibri" w:cs="Calibri"/>
          <w:i/>
        </w:rPr>
        <w:t>“[…] based on short vocal utterances expressing happiness, pleasure, fear, and sadness.”</w:t>
      </w:r>
      <w:r w:rsidR="00AA0B3C" w:rsidRPr="00AA0B3C">
        <w:rPr>
          <w:rFonts w:ascii="Calibri" w:hAnsi="Calibri" w:cs="Calibri"/>
          <w:i/>
        </w:rPr>
        <w:t xml:space="preserve"> (p2)</w:t>
      </w:r>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he authors use causal language at times, which is understandable due to the wide-spread use of it in the literature. However, in their own terms, they should rather consider to talk about associations, even when the literature they cite implies causality in contexts such as correlational studies. So, please avoid causal language.</w:t>
      </w:r>
    </w:p>
    <w:p w14:paraId="461188F8" w14:textId="2DBB1B9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AA0B3C" w:rsidRPr="00AA0B3C">
        <w:rPr>
          <w:rFonts w:ascii="Calibri" w:hAnsi="Calibri" w:cs="Calibri"/>
        </w:rPr>
        <w:t xml:space="preserve">Please refer to our response to point 18, where we list the detailed changes we made to address this concern.  </w:t>
      </w:r>
    </w:p>
    <w:p w14:paraId="52FA021F" w14:textId="77777777" w:rsidR="00293040" w:rsidRPr="00727109" w:rsidRDefault="00293040" w:rsidP="00293040">
      <w:pPr>
        <w:pStyle w:val="Listenabsatz"/>
        <w:rPr>
          <w:rFonts w:ascii="Calibri" w:hAnsi="Calibri" w:cs="Calibri"/>
          <w:b/>
          <w:bCs/>
        </w:rPr>
      </w:pPr>
    </w:p>
    <w:p w14:paraId="04B10C88"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The findings are relevant as they extend the current knowledge to assert that professional or amateur vocalists or instrumentalists do not differ in their VER performance, neither do personality, or music sophistication play any role. However, this may still not be too surprising in light of previous literature, although this conclusion can now be drawn on a planned study. </w:t>
      </w:r>
      <w:r w:rsidRPr="00EA06B4">
        <w:rPr>
          <w:rFonts w:ascii="Calibri" w:hAnsi="Calibri" w:cs="Calibri"/>
          <w:b/>
          <w:bCs/>
          <w:color w:val="E97132" w:themeColor="accent2"/>
        </w:rPr>
        <w:br/>
        <w:t xml:space="preserve">For example, https://doi.org/10.1037/emo0000770 found that "natural musical 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7134A3B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73A7767" w14:textId="77777777" w:rsidR="00293040" w:rsidRPr="00727109" w:rsidRDefault="00293040" w:rsidP="00293040">
      <w:pPr>
        <w:pStyle w:val="Listenabsatz"/>
        <w:rPr>
          <w:rFonts w:ascii="Calibri" w:hAnsi="Calibri" w:cs="Calibri"/>
          <w:b/>
          <w:bCs/>
        </w:rPr>
      </w:pPr>
    </w:p>
    <w:p w14:paraId="531548CA" w14:textId="658A4B3B"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There is ample research by Schellenberg to suggest that musical talent or aptitude rather than musical practice and expertise predicts a range of aspects of auditory functioning, especially in the linguistic or speech domain </w:t>
      </w:r>
      <w:hyperlink r:id="rId10" w:history="1">
        <w:r w:rsidRPr="00EA06B4">
          <w:rPr>
            <w:rStyle w:val="Hyperlink"/>
            <w:rFonts w:ascii="Calibri" w:hAnsi="Calibri" w:cs="Calibri"/>
            <w:b/>
            <w:bCs/>
            <w:color w:val="E97132" w:themeColor="accent2"/>
          </w:rPr>
          <w:t>https://doi.org/10.1037/xlm0000798</w:t>
        </w:r>
      </w:hyperlink>
      <w:r w:rsidRPr="00EA06B4">
        <w:rPr>
          <w:rFonts w:ascii="Calibri" w:hAnsi="Calibri" w:cs="Calibri"/>
          <w:b/>
          <w:bCs/>
          <w:color w:val="E97132" w:themeColor="accent2"/>
        </w:rPr>
        <w:t>.</w:t>
      </w:r>
    </w:p>
    <w:p w14:paraId="79327BFE" w14:textId="2E1A31D6"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57514B1" w14:textId="77777777" w:rsidR="00293040" w:rsidRPr="00727109" w:rsidRDefault="00293040" w:rsidP="00293040">
      <w:pPr>
        <w:pStyle w:val="Listenabsatz"/>
        <w:rPr>
          <w:rFonts w:ascii="Calibri" w:hAnsi="Calibri" w:cs="Calibri"/>
          <w:b/>
          <w:bCs/>
        </w:rPr>
      </w:pPr>
    </w:p>
    <w:p w14:paraId="06C28985"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he authors report a software error (p.13), but offer no account for how that error could have affected the results.</w:t>
      </w:r>
    </w:p>
    <w:p w14:paraId="3BE34B83" w14:textId="76ED4E93"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022666A" w14:textId="77777777" w:rsidR="00293040" w:rsidRPr="00727109" w:rsidRDefault="00293040" w:rsidP="00293040">
      <w:pPr>
        <w:pStyle w:val="Listenabsatz"/>
        <w:rPr>
          <w:rFonts w:ascii="Calibri" w:hAnsi="Calibri" w:cs="Calibri"/>
          <w:b/>
          <w:bCs/>
        </w:rPr>
      </w:pPr>
    </w:p>
    <w:p w14:paraId="6D7DC427"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I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authors should perhaps run tests whether the quality of responses at the beginning and at the end of the 25-minute period is still the same. </w:t>
      </w:r>
    </w:p>
    <w:p w14:paraId="6FEF481F" w14:textId="315B75DC"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CDB09E7" w14:textId="77777777" w:rsidR="00293040" w:rsidRPr="00727109" w:rsidRDefault="00293040" w:rsidP="00293040">
      <w:pPr>
        <w:pStyle w:val="Listenabsatz"/>
        <w:rPr>
          <w:rFonts w:ascii="Calibri" w:hAnsi="Calibri" w:cs="Calibri"/>
          <w:b/>
          <w:bCs/>
        </w:rPr>
      </w:pPr>
    </w:p>
    <w:p w14:paraId="551C8184" w14:textId="77777777" w:rsidR="00727109"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lastRenderedPageBreak/>
        <w:t>Table 5 reports an emotion x morph type interaction. Did I miss a discussion of that effect, or follow-up analyses? Please explain.</w:t>
      </w:r>
    </w:p>
    <w:p w14:paraId="018ED86C" w14:textId="5BD8C289" w:rsidR="00293040"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r w:rsidR="00293040" w:rsidRPr="00727109">
        <w:rPr>
          <w:rFonts w:ascii="Calibri" w:hAnsi="Calibri" w:cs="Calibri"/>
          <w:b/>
          <w:bCs/>
        </w:rPr>
        <w:br/>
      </w:r>
      <w:r w:rsidR="00293040" w:rsidRPr="00727109">
        <w:rPr>
          <w:rFonts w:ascii="Calibri" w:hAnsi="Calibri" w:cs="Calibri"/>
          <w:b/>
          <w:bCs/>
        </w:rPr>
        <w:br/>
      </w:r>
    </w:p>
    <w:p w14:paraId="27396585" w14:textId="77777777" w:rsidR="008F786B" w:rsidRPr="00727109" w:rsidRDefault="008F786B" w:rsidP="008F786B">
      <w:pPr>
        <w:rPr>
          <w:rFonts w:ascii="Calibri" w:hAnsi="Calibri" w:cs="Calibri"/>
        </w:rPr>
      </w:pPr>
    </w:p>
    <w:sectPr w:rsidR="008F786B" w:rsidRPr="00727109"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ristine Nussbaum" w:date="2025-09-04T15:08:00Z" w:initials="CN">
    <w:p w14:paraId="3C19D7F7" w14:textId="77F204B3" w:rsidR="00821DFF" w:rsidRPr="00821DFF" w:rsidRDefault="00821DFF">
      <w:pPr>
        <w:pStyle w:val="Kommentartext"/>
        <w:rPr>
          <w:lang w:val="de-DE"/>
        </w:rPr>
      </w:pPr>
      <w:r>
        <w:rPr>
          <w:rStyle w:val="Kommentarzeichen"/>
        </w:rPr>
        <w:annotationRef/>
      </w:r>
      <w:r w:rsidRPr="00821DFF">
        <w:rPr>
          <w:lang w:val="de-DE"/>
        </w:rPr>
        <w:t>Die Ratingstudie ist i</w:t>
      </w:r>
      <w:r>
        <w:rPr>
          <w:lang w:val="de-DE"/>
        </w:rPr>
        <w:t>m OSF vom SCAN Paper drin. Da das Dokument nie offiziell veröffentlicht wurde, könnte ich es auch in das aktuell OSF mit rüberkopieren, aber habe ein wenig Sorge, dass die akribischen Reviewer sich da dann im Detail durchwühlen. ^^</w:t>
      </w:r>
    </w:p>
  </w:comment>
  <w:comment w:id="1" w:author="christine.nussbaum" w:date="2025-09-03T18:13:00Z" w:initials="c">
    <w:p w14:paraId="2F163F98" w14:textId="77777777" w:rsidR="004B5A19" w:rsidRPr="00DC1130" w:rsidRDefault="004B5A19" w:rsidP="004B5A19">
      <w:pPr>
        <w:pStyle w:val="Kommentartext"/>
        <w:rPr>
          <w:lang w:val="de-DE"/>
        </w:rPr>
      </w:pPr>
      <w:r>
        <w:rPr>
          <w:rStyle w:val="Kommentarzeichen"/>
        </w:rPr>
        <w:annotationRef/>
      </w:r>
      <w:r w:rsidRPr="00DC1130">
        <w:rPr>
          <w:lang w:val="de-DE"/>
        </w:rPr>
        <w:t>Jessica</w:t>
      </w:r>
    </w:p>
  </w:comment>
  <w:comment w:id="2" w:author="christine.nussbaum" w:date="2025-09-03T17:49:00Z" w:initials="c">
    <w:p w14:paraId="1DA07F73" w14:textId="106FE0F8" w:rsidR="00B44972" w:rsidRPr="00DC1130" w:rsidRDefault="00B44972" w:rsidP="00B44972">
      <w:pPr>
        <w:pStyle w:val="Kommentartext"/>
        <w:rPr>
          <w:lang w:val="de-DE"/>
        </w:rPr>
      </w:pPr>
      <w:r>
        <w:rPr>
          <w:rStyle w:val="Kommentarzeichen"/>
        </w:rPr>
        <w:annotationRef/>
      </w:r>
      <w:r w:rsidRPr="00DC1130">
        <w:rPr>
          <w:lang w:val="de-DE"/>
        </w:rPr>
        <w:t xml:space="preserve">Seid ihr damit einverstanden? Habe das jetzt an knapp 30 Stellen geändert, inklusive Titel und Keywor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19D7F7" w15:done="0"/>
  <w15:commentEx w15:paraId="2F163F98" w15:done="0"/>
  <w15:commentEx w15:paraId="1DA07F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5B75F0" w16cex:dateUtc="2025-09-03T16:13:00Z"/>
  <w16cex:commentExtensible w16cex:durableId="6D1ABAA7" w16cex:dateUtc="2025-09-03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19D7F7" w16cid:durableId="2C6429D2"/>
  <w16cid:commentId w16cid:paraId="2F163F98" w16cid:durableId="285B75F0"/>
  <w16cid:commentId w16cid:paraId="1DA07F73" w16cid:durableId="6D1ABA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16cid:durableId="396517785">
    <w:abstractNumId w:val="0"/>
  </w:num>
  <w:num w:numId="2" w16cid:durableId="1936594608">
    <w:abstractNumId w:val="1"/>
  </w:num>
  <w:num w:numId="3" w16cid:durableId="63583609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5749E"/>
    <w:rsid w:val="000672CF"/>
    <w:rsid w:val="000B1C96"/>
    <w:rsid w:val="00115EDE"/>
    <w:rsid w:val="001C1D45"/>
    <w:rsid w:val="002665AD"/>
    <w:rsid w:val="002818A4"/>
    <w:rsid w:val="00291B60"/>
    <w:rsid w:val="00293040"/>
    <w:rsid w:val="002A7AAC"/>
    <w:rsid w:val="00333073"/>
    <w:rsid w:val="00382C37"/>
    <w:rsid w:val="004B5A19"/>
    <w:rsid w:val="00523B4D"/>
    <w:rsid w:val="00575793"/>
    <w:rsid w:val="00600861"/>
    <w:rsid w:val="00727109"/>
    <w:rsid w:val="00747B6A"/>
    <w:rsid w:val="007A40EA"/>
    <w:rsid w:val="00821DFF"/>
    <w:rsid w:val="008A0884"/>
    <w:rsid w:val="008A6F81"/>
    <w:rsid w:val="008F786B"/>
    <w:rsid w:val="00940640"/>
    <w:rsid w:val="009A5FCE"/>
    <w:rsid w:val="009F0AEA"/>
    <w:rsid w:val="00A900AD"/>
    <w:rsid w:val="00AA0B3C"/>
    <w:rsid w:val="00B01A9E"/>
    <w:rsid w:val="00B44972"/>
    <w:rsid w:val="00B6212E"/>
    <w:rsid w:val="00D54A75"/>
    <w:rsid w:val="00D712D5"/>
    <w:rsid w:val="00D958F5"/>
    <w:rsid w:val="00DC1130"/>
    <w:rsid w:val="00EA06B4"/>
    <w:rsid w:val="00EF568F"/>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 w:type="paragraph" w:styleId="Sprechblasentext">
    <w:name w:val="Balloon Text"/>
    <w:basedOn w:val="Standard"/>
    <w:link w:val="SprechblasentextZchn"/>
    <w:uiPriority w:val="99"/>
    <w:semiHidden/>
    <w:unhideWhenUsed/>
    <w:rsid w:val="00DC1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13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glossaryDocument" Target="glossary/document.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https://doi.org/10.1093/scan/nsac033" TargetMode="External"/><Relationship Id="rId10" Type="http://schemas.openxmlformats.org/officeDocument/2006/relationships/hyperlink" Target="https://doi.org/10.1037/xlm0000798"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C3516F"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50597"/>
    <w:rsid w:val="0005749E"/>
    <w:rsid w:val="00287F60"/>
    <w:rsid w:val="004347B2"/>
    <w:rsid w:val="00575793"/>
    <w:rsid w:val="00C3516F"/>
    <w:rsid w:val="00F063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763</Words>
  <Characters>27154</Characters>
  <Application>Microsoft Office Word</Application>
  <DocSecurity>0</DocSecurity>
  <Lines>226</Lines>
  <Paragraphs>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8</cp:revision>
  <dcterms:created xsi:type="dcterms:W3CDTF">2025-09-03T13:26:00Z</dcterms:created>
  <dcterms:modified xsi:type="dcterms:W3CDTF">2025-09-04T18:31:00Z</dcterms:modified>
</cp:coreProperties>
</file>